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6EE720" w14:textId="77777777" w:rsidR="006F33C2" w:rsidRDefault="006F33C2" w:rsidP="00E171E5">
      <w:pPr>
        <w:pStyle w:val="Default"/>
        <w:rPr>
          <w:b/>
        </w:rPr>
      </w:pPr>
    </w:p>
    <w:p w14:paraId="3B5148B2" w14:textId="44D13D8F" w:rsidR="006F33C2" w:rsidRDefault="006F33C2" w:rsidP="00E171E5">
      <w:pPr>
        <w:pStyle w:val="Default"/>
        <w:rPr>
          <w:b/>
        </w:rPr>
      </w:pPr>
      <w:r>
        <w:rPr>
          <w:b/>
        </w:rPr>
        <w:t>Literature review</w:t>
      </w:r>
    </w:p>
    <w:p w14:paraId="2A336840" w14:textId="77777777" w:rsidR="006F33C2" w:rsidRDefault="006F33C2" w:rsidP="00E171E5">
      <w:pPr>
        <w:pStyle w:val="Default"/>
        <w:rPr>
          <w:b/>
        </w:rPr>
      </w:pPr>
      <w:bookmarkStart w:id="0" w:name="_GoBack"/>
      <w:bookmarkEnd w:id="0"/>
    </w:p>
    <w:p w14:paraId="2239766D" w14:textId="59A5739E" w:rsidR="00E171E5" w:rsidRPr="00714B10" w:rsidRDefault="002A7720" w:rsidP="00E171E5">
      <w:pPr>
        <w:pStyle w:val="Default"/>
      </w:pPr>
      <w:r w:rsidRPr="00714B10">
        <w:rPr>
          <w:b/>
        </w:rPr>
        <w:t>Sentimental analysis on social media data using R programming</w:t>
      </w:r>
      <w:r w:rsidR="00C418DA" w:rsidRPr="00714B10">
        <w:rPr>
          <w:b/>
        </w:rPr>
        <w:t xml:space="preserve"> </w:t>
      </w:r>
    </w:p>
    <w:p w14:paraId="2AD6F311" w14:textId="4FBC414E" w:rsidR="004A0984" w:rsidRPr="00714B10" w:rsidRDefault="00E171E5" w:rsidP="00E5220A">
      <w:pPr>
        <w:pStyle w:val="Default"/>
      </w:pPr>
      <w:r w:rsidRPr="00714B10">
        <w:t xml:space="preserve"> </w:t>
      </w:r>
      <w:r w:rsidR="00CE7855" w:rsidRPr="00714B10">
        <w:t>The</w:t>
      </w:r>
      <w:r w:rsidR="0012603F" w:rsidRPr="00714B10">
        <w:t xml:space="preserve"> paper</w:t>
      </w:r>
      <w:r w:rsidR="00CE7855" w:rsidRPr="00714B10">
        <w:t xml:space="preserve"> </w:t>
      </w:r>
      <w:r w:rsidRPr="00714B10">
        <w:t>focused on the present trends of cryptocurrency by means of Text Mining and comparative study of different algorithms</w:t>
      </w:r>
      <w:r w:rsidR="00F63C21" w:rsidRPr="00714B10">
        <w:t xml:space="preserve"> as follows;</w:t>
      </w:r>
      <w:r w:rsidR="00BB7456" w:rsidRPr="00714B10">
        <w:t xml:space="preserve"> 1 capturing of data,2 Data Processing ,3</w:t>
      </w:r>
      <w:r w:rsidR="00CE7855" w:rsidRPr="00714B10">
        <w:t xml:space="preserve"> Sentiment</w:t>
      </w:r>
      <w:r w:rsidR="00D51159" w:rsidRPr="00714B10">
        <w:t xml:space="preserve"> Classification, 4 Sentiment Polarity</w:t>
      </w:r>
      <w:r w:rsidR="00CE7855" w:rsidRPr="00714B10">
        <w:t>,</w:t>
      </w:r>
      <w:r w:rsidR="00D51159" w:rsidRPr="00714B10">
        <w:t xml:space="preserve"> 5 Visualization by different Techniques</w:t>
      </w:r>
      <w:r w:rsidR="00CE7855" w:rsidRPr="00714B10">
        <w:t>.</w:t>
      </w:r>
      <w:r w:rsidR="006E00F5" w:rsidRPr="00714B10">
        <w:t xml:space="preserve"> </w:t>
      </w:r>
      <w:r w:rsidR="00E5220A" w:rsidRPr="00714B10">
        <w:t>W</w:t>
      </w:r>
      <w:r w:rsidR="006E00F5" w:rsidRPr="00714B10">
        <w:t>ith</w:t>
      </w:r>
      <w:r w:rsidR="00E5220A" w:rsidRPr="00714B10">
        <w:t xml:space="preserve"> </w:t>
      </w:r>
      <w:r w:rsidR="006E00F5" w:rsidRPr="00714B10">
        <w:t>help of application interfaces (API</w:t>
      </w:r>
      <w:r w:rsidR="00366DF7" w:rsidRPr="00714B10">
        <w:t>), in</w:t>
      </w:r>
      <w:r w:rsidR="006E00F5" w:rsidRPr="00714B10">
        <w:t xml:space="preserve"> this paper </w:t>
      </w:r>
      <w:r w:rsidR="00292DC9" w:rsidRPr="00714B10">
        <w:t>they</w:t>
      </w:r>
      <w:r w:rsidR="006E00F5" w:rsidRPr="00714B10">
        <w:t xml:space="preserve"> used the social media data of Facebook and twitter data</w:t>
      </w:r>
      <w:r w:rsidR="00E5220A" w:rsidRPr="00714B10">
        <w:t xml:space="preserve"> </w:t>
      </w:r>
      <w:r w:rsidR="006E00F5" w:rsidRPr="00714B10">
        <w:t>using API’s and procedure to capture the data from social media site</w:t>
      </w:r>
      <w:r w:rsidR="00292DC9" w:rsidRPr="00714B10">
        <w:t>.</w:t>
      </w:r>
    </w:p>
    <w:p w14:paraId="3A74E900" w14:textId="64126BB2" w:rsidR="00E96B23" w:rsidRPr="00714B10" w:rsidRDefault="00E5220A" w:rsidP="006E00F5">
      <w:pPr>
        <w:rPr>
          <w:rFonts w:ascii="Times New Roman" w:hAnsi="Times New Roman" w:cs="Times New Roman"/>
          <w:sz w:val="24"/>
          <w:szCs w:val="24"/>
        </w:rPr>
      </w:pPr>
      <w:r w:rsidRPr="00714B10">
        <w:rPr>
          <w:rFonts w:ascii="Times New Roman" w:hAnsi="Times New Roman" w:cs="Times New Roman"/>
          <w:sz w:val="24"/>
          <w:szCs w:val="24"/>
        </w:rPr>
        <w:t>The paper</w:t>
      </w:r>
      <w:r w:rsidR="00BB5168" w:rsidRPr="00714B10">
        <w:rPr>
          <w:rFonts w:ascii="Times New Roman" w:hAnsi="Times New Roman" w:cs="Times New Roman"/>
          <w:sz w:val="24"/>
          <w:szCs w:val="24"/>
        </w:rPr>
        <w:t xml:space="preserve"> </w:t>
      </w:r>
      <w:r w:rsidRPr="00714B10">
        <w:rPr>
          <w:rFonts w:ascii="Times New Roman" w:hAnsi="Times New Roman" w:cs="Times New Roman"/>
          <w:sz w:val="24"/>
          <w:szCs w:val="24"/>
        </w:rPr>
        <w:t>discusses</w:t>
      </w:r>
      <w:r w:rsidR="00BB5168" w:rsidRPr="00714B10">
        <w:rPr>
          <w:rFonts w:ascii="Times New Roman" w:hAnsi="Times New Roman" w:cs="Times New Roman"/>
          <w:sz w:val="24"/>
          <w:szCs w:val="24"/>
        </w:rPr>
        <w:t xml:space="preserve"> about Sentimental Analysis procedure for Present trends of Cryptocurrency and Comparative study of different algorithms such as Naïve Bayes, SVM</w:t>
      </w:r>
      <w:r w:rsidRPr="00714B10">
        <w:rPr>
          <w:rFonts w:ascii="Times New Roman" w:hAnsi="Times New Roman" w:cs="Times New Roman"/>
          <w:sz w:val="24"/>
          <w:szCs w:val="24"/>
        </w:rPr>
        <w:t>.</w:t>
      </w:r>
      <w:r w:rsidR="00560407" w:rsidRPr="00714B10">
        <w:rPr>
          <w:rFonts w:ascii="Times New Roman" w:hAnsi="Times New Roman" w:cs="Times New Roman"/>
          <w:sz w:val="24"/>
          <w:szCs w:val="24"/>
        </w:rPr>
        <w:t xml:space="preserve"> It also includes</w:t>
      </w:r>
      <w:r w:rsidR="006F6523" w:rsidRPr="00714B10">
        <w:rPr>
          <w:rFonts w:ascii="Times New Roman" w:hAnsi="Times New Roman" w:cs="Times New Roman"/>
          <w:sz w:val="24"/>
          <w:szCs w:val="24"/>
        </w:rPr>
        <w:t xml:space="preserve"> Classification methods for Sentimental analysis </w:t>
      </w:r>
      <w:r w:rsidR="00560407" w:rsidRPr="00714B10">
        <w:rPr>
          <w:rFonts w:ascii="Times New Roman" w:hAnsi="Times New Roman" w:cs="Times New Roman"/>
          <w:sz w:val="24"/>
          <w:szCs w:val="24"/>
        </w:rPr>
        <w:t>such as</w:t>
      </w:r>
      <w:r w:rsidR="006F6523" w:rsidRPr="00714B10">
        <w:rPr>
          <w:rFonts w:ascii="Times New Roman" w:hAnsi="Times New Roman" w:cs="Times New Roman"/>
          <w:sz w:val="24"/>
          <w:szCs w:val="24"/>
        </w:rPr>
        <w:t xml:space="preserve"> Machine Learning Based method, Lexicon Based method, Hybrid Based method and the features of sentiment classification </w:t>
      </w:r>
      <w:r w:rsidR="00C343DD" w:rsidRPr="00714B10">
        <w:rPr>
          <w:rFonts w:ascii="Times New Roman" w:hAnsi="Times New Roman" w:cs="Times New Roman"/>
          <w:sz w:val="24"/>
          <w:szCs w:val="24"/>
        </w:rPr>
        <w:t>methods. Its</w:t>
      </w:r>
      <w:r w:rsidR="008C6A9F" w:rsidRPr="00714B10">
        <w:rPr>
          <w:rFonts w:ascii="Times New Roman" w:hAnsi="Times New Roman" w:cs="Times New Roman"/>
          <w:sz w:val="24"/>
          <w:szCs w:val="24"/>
        </w:rPr>
        <w:t xml:space="preserve"> research background include</w:t>
      </w:r>
      <w:r w:rsidR="00D03265" w:rsidRPr="00714B10">
        <w:rPr>
          <w:rFonts w:ascii="Times New Roman" w:hAnsi="Times New Roman" w:cs="Times New Roman"/>
          <w:sz w:val="24"/>
          <w:szCs w:val="24"/>
        </w:rPr>
        <w:t>s,</w:t>
      </w:r>
      <w:r w:rsidR="008C6A9F" w:rsidRPr="00714B10">
        <w:rPr>
          <w:rFonts w:ascii="Times New Roman" w:hAnsi="Times New Roman" w:cs="Times New Roman"/>
          <w:sz w:val="24"/>
          <w:szCs w:val="24"/>
        </w:rPr>
        <w:t xml:space="preserve"> </w:t>
      </w:r>
      <w:r w:rsidR="004A7012" w:rsidRPr="00714B10">
        <w:rPr>
          <w:rFonts w:ascii="Times New Roman" w:hAnsi="Times New Roman" w:cs="Times New Roman"/>
          <w:sz w:val="24"/>
          <w:szCs w:val="24"/>
        </w:rPr>
        <w:t xml:space="preserve">1 </w:t>
      </w:r>
      <w:r w:rsidR="00784677" w:rsidRPr="00714B10">
        <w:rPr>
          <w:rFonts w:ascii="Times New Roman" w:hAnsi="Times New Roman" w:cs="Times New Roman"/>
          <w:sz w:val="24"/>
          <w:szCs w:val="24"/>
        </w:rPr>
        <w:t xml:space="preserve">comparative study of different approaches in sentiment analysis by means of comparing the different approaches and methods of sentimental analysis such as machine learning approach, N-gram Sentimental Analysis ,Ruled and Lexical approaches, Maximum Entropy </w:t>
      </w:r>
      <w:r w:rsidR="0063238D" w:rsidRPr="00714B10">
        <w:rPr>
          <w:rFonts w:ascii="Times New Roman" w:hAnsi="Times New Roman" w:cs="Times New Roman"/>
          <w:sz w:val="24"/>
          <w:szCs w:val="24"/>
        </w:rPr>
        <w:t>Classifier, support</w:t>
      </w:r>
      <w:r w:rsidR="00784677" w:rsidRPr="00714B10">
        <w:rPr>
          <w:rFonts w:ascii="Times New Roman" w:hAnsi="Times New Roman" w:cs="Times New Roman"/>
          <w:sz w:val="24"/>
          <w:szCs w:val="24"/>
        </w:rPr>
        <w:t xml:space="preserve"> vector machine and </w:t>
      </w:r>
      <w:proofErr w:type="spellStart"/>
      <w:r w:rsidR="00784677" w:rsidRPr="00714B10">
        <w:rPr>
          <w:rFonts w:ascii="Times New Roman" w:hAnsi="Times New Roman" w:cs="Times New Roman"/>
          <w:sz w:val="24"/>
          <w:szCs w:val="24"/>
        </w:rPr>
        <w:t>Naives</w:t>
      </w:r>
      <w:proofErr w:type="spellEnd"/>
      <w:r w:rsidR="00784677" w:rsidRPr="00714B10">
        <w:rPr>
          <w:rFonts w:ascii="Times New Roman" w:hAnsi="Times New Roman" w:cs="Times New Roman"/>
          <w:sz w:val="24"/>
          <w:szCs w:val="24"/>
        </w:rPr>
        <w:t xml:space="preserve"> Bayes Method…etc. and they concluded that the machine learning methods such as Support vector machine, Maximum Entropy and </w:t>
      </w:r>
      <w:proofErr w:type="spellStart"/>
      <w:r w:rsidR="00784677" w:rsidRPr="00714B10">
        <w:rPr>
          <w:rFonts w:ascii="Times New Roman" w:hAnsi="Times New Roman" w:cs="Times New Roman"/>
          <w:sz w:val="24"/>
          <w:szCs w:val="24"/>
        </w:rPr>
        <w:t>Naives</w:t>
      </w:r>
      <w:proofErr w:type="spellEnd"/>
      <w:r w:rsidR="00784677" w:rsidRPr="00714B10">
        <w:rPr>
          <w:rFonts w:ascii="Times New Roman" w:hAnsi="Times New Roman" w:cs="Times New Roman"/>
          <w:sz w:val="24"/>
          <w:szCs w:val="24"/>
        </w:rPr>
        <w:t xml:space="preserve"> Bayes Methods are more efficient and semantic analysis of text makes process easier while doing sentimental analysis of social media</w:t>
      </w:r>
      <w:r w:rsidR="004A7012" w:rsidRPr="00714B10">
        <w:rPr>
          <w:rFonts w:ascii="Times New Roman" w:hAnsi="Times New Roman" w:cs="Times New Roman"/>
          <w:sz w:val="24"/>
          <w:szCs w:val="24"/>
        </w:rPr>
        <w:t xml:space="preserve">, 2 </w:t>
      </w:r>
      <w:r w:rsidR="003C5E6A" w:rsidRPr="00714B10">
        <w:rPr>
          <w:rFonts w:ascii="Times New Roman" w:hAnsi="Times New Roman" w:cs="Times New Roman"/>
          <w:sz w:val="24"/>
          <w:szCs w:val="24"/>
        </w:rPr>
        <w:t>survey of sentimental analysis and opinion mining with respect to needs and requirements of organization and customer respectively, compared the techniques of data mining and machine learning in sentimental analysis and concluded that opinion mining and sentiment analysis is an emerging research field of data mining and natural language</w:t>
      </w:r>
      <w:r w:rsidR="00ED3E2A" w:rsidRPr="00714B10">
        <w:rPr>
          <w:rFonts w:ascii="Times New Roman" w:hAnsi="Times New Roman" w:cs="Times New Roman"/>
          <w:sz w:val="24"/>
          <w:szCs w:val="24"/>
        </w:rPr>
        <w:t xml:space="preserve"> processing</w:t>
      </w:r>
      <w:r w:rsidR="004A7012" w:rsidRPr="00714B10">
        <w:rPr>
          <w:rFonts w:ascii="Times New Roman" w:hAnsi="Times New Roman" w:cs="Times New Roman"/>
          <w:sz w:val="24"/>
          <w:szCs w:val="24"/>
        </w:rPr>
        <w:t xml:space="preserve">, 3 </w:t>
      </w:r>
      <w:r w:rsidR="00013F6D" w:rsidRPr="00714B10">
        <w:rPr>
          <w:rFonts w:ascii="Times New Roman" w:hAnsi="Times New Roman" w:cs="Times New Roman"/>
          <w:sz w:val="24"/>
          <w:szCs w:val="24"/>
        </w:rPr>
        <w:t>work on text pre-processing in twitter sentiment analysis with help of text normalization and n-gram to find and filter the different slangs and tags respectively, the</w:t>
      </w:r>
      <w:r w:rsidR="004A7012" w:rsidRPr="00714B10">
        <w:rPr>
          <w:rFonts w:ascii="Times New Roman" w:hAnsi="Times New Roman" w:cs="Times New Roman"/>
          <w:sz w:val="24"/>
          <w:szCs w:val="24"/>
        </w:rPr>
        <w:t>y</w:t>
      </w:r>
      <w:r w:rsidR="00013F6D" w:rsidRPr="00714B10">
        <w:rPr>
          <w:rFonts w:ascii="Times New Roman" w:hAnsi="Times New Roman" w:cs="Times New Roman"/>
          <w:sz w:val="24"/>
          <w:szCs w:val="24"/>
        </w:rPr>
        <w:t xml:space="preserve"> used Support Vector Machine (SVM) for evaluation and measurement of the impact of their proposed scheme on the sentimental classification task as classifier and concluded that their proposed scheme allows to classify sentimental data from noises easier</w:t>
      </w:r>
      <w:r w:rsidR="00883A27" w:rsidRPr="00714B10">
        <w:rPr>
          <w:rFonts w:ascii="Times New Roman" w:hAnsi="Times New Roman" w:cs="Times New Roman"/>
          <w:sz w:val="24"/>
          <w:szCs w:val="24"/>
        </w:rPr>
        <w:t>, 4 S</w:t>
      </w:r>
      <w:r w:rsidR="00E96B23" w:rsidRPr="00714B10">
        <w:rPr>
          <w:rFonts w:ascii="Times New Roman" w:hAnsi="Times New Roman" w:cs="Times New Roman"/>
          <w:sz w:val="24"/>
          <w:szCs w:val="24"/>
        </w:rPr>
        <w:t xml:space="preserve">tudied on sentimental analysis with Twitter Data using </w:t>
      </w:r>
      <w:proofErr w:type="spellStart"/>
      <w:r w:rsidR="00E96B23" w:rsidRPr="00714B10">
        <w:rPr>
          <w:rFonts w:ascii="Times New Roman" w:hAnsi="Times New Roman" w:cs="Times New Roman"/>
          <w:sz w:val="24"/>
          <w:szCs w:val="24"/>
        </w:rPr>
        <w:t>Rby</w:t>
      </w:r>
      <w:proofErr w:type="spellEnd"/>
      <w:r w:rsidR="00E96B23" w:rsidRPr="00714B10">
        <w:rPr>
          <w:rFonts w:ascii="Times New Roman" w:hAnsi="Times New Roman" w:cs="Times New Roman"/>
          <w:sz w:val="24"/>
          <w:szCs w:val="24"/>
        </w:rPr>
        <w:t xml:space="preserve"> means</w:t>
      </w:r>
      <w:r w:rsidR="00B87AC7" w:rsidRPr="00714B10">
        <w:rPr>
          <w:rFonts w:ascii="Times New Roman" w:hAnsi="Times New Roman" w:cs="Times New Roman"/>
          <w:sz w:val="24"/>
          <w:szCs w:val="24"/>
        </w:rPr>
        <w:t xml:space="preserve"> </w:t>
      </w:r>
      <w:r w:rsidR="00E96B23" w:rsidRPr="00714B10">
        <w:rPr>
          <w:rFonts w:ascii="Times New Roman" w:hAnsi="Times New Roman" w:cs="Times New Roman"/>
          <w:sz w:val="24"/>
          <w:szCs w:val="24"/>
        </w:rPr>
        <w:t>of capturing the social media data from database with help of Application Interface .</w:t>
      </w:r>
      <w:r w:rsidR="0063238D" w:rsidRPr="00714B10">
        <w:rPr>
          <w:rFonts w:ascii="Times New Roman" w:hAnsi="Times New Roman" w:cs="Times New Roman"/>
          <w:sz w:val="24"/>
          <w:szCs w:val="24"/>
        </w:rPr>
        <w:t>Analyzed</w:t>
      </w:r>
      <w:r w:rsidR="00E96B23" w:rsidRPr="00714B10">
        <w:rPr>
          <w:rFonts w:ascii="Times New Roman" w:hAnsi="Times New Roman" w:cs="Times New Roman"/>
          <w:sz w:val="24"/>
          <w:szCs w:val="24"/>
        </w:rPr>
        <w:t xml:space="preserve"> and Visualized the data by means of R language with help of graphs and concluded that opinion mining makes the public attitudes to </w:t>
      </w:r>
      <w:r w:rsidR="0063238D" w:rsidRPr="00714B10">
        <w:rPr>
          <w:rFonts w:ascii="Times New Roman" w:hAnsi="Times New Roman" w:cs="Times New Roman"/>
          <w:sz w:val="24"/>
          <w:szCs w:val="24"/>
        </w:rPr>
        <w:t>generalize</w:t>
      </w:r>
      <w:r w:rsidR="00E96B23" w:rsidRPr="00714B10">
        <w:rPr>
          <w:rFonts w:ascii="Times New Roman" w:hAnsi="Times New Roman" w:cs="Times New Roman"/>
          <w:sz w:val="24"/>
          <w:szCs w:val="24"/>
        </w:rPr>
        <w:t xml:space="preserve"> the prevailing trends of the market.</w:t>
      </w:r>
      <w:r w:rsidR="00E140F3" w:rsidRPr="00714B10">
        <w:rPr>
          <w:rFonts w:ascii="Times New Roman" w:hAnsi="Times New Roman" w:cs="Times New Roman"/>
          <w:sz w:val="24"/>
          <w:szCs w:val="24"/>
        </w:rPr>
        <w:fldChar w:fldCharType="begin" w:fldLock="1"/>
      </w:r>
      <w:r w:rsidR="00A64A2F" w:rsidRPr="00714B10">
        <w:rPr>
          <w:rFonts w:ascii="Times New Roman" w:hAnsi="Times New Roman" w:cs="Times New Roman"/>
          <w:sz w:val="24"/>
          <w:szCs w:val="24"/>
        </w:rPr>
        <w:instrText>ADDIN CSL_CITATION {"citationItems":[{"id":"ITEM-1","itemData":{"author":[{"dropping-particle":"","family":"Bhargava","given":"Mandava Geetha","non-dropping-particle":"","parse-names":false,"suffix":""},{"dropping-particle":"","family":"Rao","given":"Duvvada Rajeswara","non-dropping-particle":"","parse-names":false,"suffix":""}],"id":"ITEM-1","issued":{"date-parts":[["2018"]]},"page":"80-84","title":"Sentimental analysis on social media data using R programming","type":"article-journal","volume":"7"},"uris":["http://www.mendeley.com/documents/?uuid=1319b154-e921-490f-8216-b04b3bf5dd61"]}],"mendeley":{"formattedCitation":"[1]","plainTextFormattedCitation":"[1]","previouslyFormattedCitation":"[1]"},"properties":{"noteIndex":0},"schema":"https://github.com/citation-style-language/schema/raw/master/csl-citation.json"}</w:instrText>
      </w:r>
      <w:r w:rsidR="00E140F3" w:rsidRPr="00714B10">
        <w:rPr>
          <w:rFonts w:ascii="Times New Roman" w:hAnsi="Times New Roman" w:cs="Times New Roman"/>
          <w:sz w:val="24"/>
          <w:szCs w:val="24"/>
        </w:rPr>
        <w:fldChar w:fldCharType="separate"/>
      </w:r>
      <w:r w:rsidR="00E140F3" w:rsidRPr="00714B10">
        <w:rPr>
          <w:rFonts w:ascii="Times New Roman" w:hAnsi="Times New Roman" w:cs="Times New Roman"/>
          <w:noProof/>
          <w:sz w:val="24"/>
          <w:szCs w:val="24"/>
        </w:rPr>
        <w:t>[1]</w:t>
      </w:r>
      <w:r w:rsidR="00E140F3" w:rsidRPr="00714B10">
        <w:rPr>
          <w:rFonts w:ascii="Times New Roman" w:hAnsi="Times New Roman" w:cs="Times New Roman"/>
          <w:sz w:val="24"/>
          <w:szCs w:val="24"/>
        </w:rPr>
        <w:fldChar w:fldCharType="end"/>
      </w:r>
      <w:r w:rsidR="00E140F3" w:rsidRPr="00714B10">
        <w:rPr>
          <w:rFonts w:ascii="Times New Roman" w:hAnsi="Times New Roman" w:cs="Times New Roman"/>
          <w:sz w:val="24"/>
          <w:szCs w:val="24"/>
        </w:rPr>
        <w:t xml:space="preserve"> </w:t>
      </w:r>
    </w:p>
    <w:p w14:paraId="6056C67E" w14:textId="7C09B7FF" w:rsidR="00541509" w:rsidRPr="00714B10" w:rsidRDefault="00541509" w:rsidP="006E00F5">
      <w:pPr>
        <w:rPr>
          <w:rFonts w:ascii="Times New Roman" w:hAnsi="Times New Roman" w:cs="Times New Roman"/>
          <w:sz w:val="24"/>
          <w:szCs w:val="24"/>
        </w:rPr>
      </w:pPr>
    </w:p>
    <w:p w14:paraId="184CBFD6" w14:textId="77777777" w:rsidR="004C11B3" w:rsidRPr="00714B10" w:rsidRDefault="004C11B3" w:rsidP="004C11B3">
      <w:pPr>
        <w:autoSpaceDE w:val="0"/>
        <w:autoSpaceDN w:val="0"/>
        <w:adjustRightInd w:val="0"/>
        <w:spacing w:after="0" w:line="240" w:lineRule="auto"/>
        <w:rPr>
          <w:rFonts w:ascii="Times New Roman" w:hAnsi="Times New Roman" w:cs="Times New Roman"/>
          <w:b/>
          <w:bCs/>
          <w:sz w:val="24"/>
          <w:szCs w:val="24"/>
        </w:rPr>
      </w:pPr>
      <w:r w:rsidRPr="00714B10">
        <w:rPr>
          <w:rFonts w:ascii="Times New Roman" w:hAnsi="Times New Roman" w:cs="Times New Roman"/>
          <w:b/>
          <w:bCs/>
          <w:sz w:val="24"/>
          <w:szCs w:val="24"/>
        </w:rPr>
        <w:t>The Power of Social Media Analytics: Text Analytics Based on Sentiment</w:t>
      </w:r>
    </w:p>
    <w:p w14:paraId="1BE4A4E1" w14:textId="53682F56" w:rsidR="00541509" w:rsidRPr="00714B10" w:rsidRDefault="004C11B3" w:rsidP="004C11B3">
      <w:pPr>
        <w:rPr>
          <w:rFonts w:ascii="Times New Roman" w:hAnsi="Times New Roman" w:cs="Times New Roman"/>
          <w:sz w:val="24"/>
          <w:szCs w:val="24"/>
        </w:rPr>
      </w:pPr>
      <w:r w:rsidRPr="00714B10">
        <w:rPr>
          <w:rFonts w:ascii="Times New Roman" w:hAnsi="Times New Roman" w:cs="Times New Roman"/>
          <w:b/>
          <w:bCs/>
          <w:sz w:val="24"/>
          <w:szCs w:val="24"/>
        </w:rPr>
        <w:t>Analysis and Word Clouds on R</w:t>
      </w:r>
    </w:p>
    <w:p w14:paraId="2FE1C4F7" w14:textId="45C047AD" w:rsidR="00A64A2F" w:rsidRPr="00714B10" w:rsidRDefault="00235E31" w:rsidP="008A4C35">
      <w:pPr>
        <w:autoSpaceDE w:val="0"/>
        <w:autoSpaceDN w:val="0"/>
        <w:adjustRightInd w:val="0"/>
        <w:spacing w:after="0" w:line="240" w:lineRule="auto"/>
        <w:rPr>
          <w:rFonts w:ascii="Times New Roman" w:hAnsi="Times New Roman" w:cs="Times New Roman"/>
          <w:sz w:val="24"/>
          <w:szCs w:val="24"/>
        </w:rPr>
      </w:pPr>
      <w:r w:rsidRPr="00714B10">
        <w:rPr>
          <w:rFonts w:ascii="Times New Roman" w:hAnsi="Times New Roman" w:cs="Times New Roman"/>
          <w:sz w:val="24"/>
          <w:szCs w:val="24"/>
        </w:rPr>
        <w:t xml:space="preserve">In this paper, </w:t>
      </w:r>
      <w:r w:rsidR="009A2B6E" w:rsidRPr="00714B10">
        <w:rPr>
          <w:rFonts w:ascii="Times New Roman" w:hAnsi="Times New Roman" w:cs="Times New Roman"/>
          <w:sz w:val="24"/>
          <w:szCs w:val="24"/>
        </w:rPr>
        <w:t>they</w:t>
      </w:r>
      <w:r w:rsidRPr="00714B10">
        <w:rPr>
          <w:rFonts w:ascii="Times New Roman" w:hAnsi="Times New Roman" w:cs="Times New Roman"/>
          <w:sz w:val="24"/>
          <w:szCs w:val="24"/>
        </w:rPr>
        <w:t xml:space="preserve"> analyze one such prevalent</w:t>
      </w:r>
      <w:r w:rsidR="0021062B" w:rsidRPr="00714B10">
        <w:rPr>
          <w:rFonts w:ascii="Times New Roman" w:hAnsi="Times New Roman" w:cs="Times New Roman"/>
          <w:sz w:val="24"/>
          <w:szCs w:val="24"/>
        </w:rPr>
        <w:t xml:space="preserve"> </w:t>
      </w:r>
      <w:r w:rsidRPr="00714B10">
        <w:rPr>
          <w:rFonts w:ascii="Times New Roman" w:hAnsi="Times New Roman" w:cs="Times New Roman"/>
          <w:sz w:val="24"/>
          <w:szCs w:val="24"/>
        </w:rPr>
        <w:t>microblog or social media called twitter and</w:t>
      </w:r>
      <w:r w:rsidR="0021062B" w:rsidRPr="00714B10">
        <w:rPr>
          <w:rFonts w:ascii="Times New Roman" w:hAnsi="Times New Roman" w:cs="Times New Roman"/>
          <w:sz w:val="24"/>
          <w:szCs w:val="24"/>
        </w:rPr>
        <w:t xml:space="preserve"> </w:t>
      </w:r>
      <w:r w:rsidRPr="00714B10">
        <w:rPr>
          <w:rFonts w:ascii="Times New Roman" w:hAnsi="Times New Roman" w:cs="Times New Roman"/>
          <w:sz w:val="24"/>
          <w:szCs w:val="24"/>
        </w:rPr>
        <w:t>build R models for characterizing "tweets"</w:t>
      </w:r>
      <w:r w:rsidR="0021062B" w:rsidRPr="00714B10">
        <w:rPr>
          <w:rFonts w:ascii="Times New Roman" w:hAnsi="Times New Roman" w:cs="Times New Roman"/>
          <w:sz w:val="24"/>
          <w:szCs w:val="24"/>
        </w:rPr>
        <w:t xml:space="preserve"> </w:t>
      </w:r>
      <w:r w:rsidRPr="00714B10">
        <w:rPr>
          <w:rFonts w:ascii="Times New Roman" w:hAnsi="Times New Roman" w:cs="Times New Roman"/>
          <w:sz w:val="24"/>
          <w:szCs w:val="24"/>
        </w:rPr>
        <w:t>into positive, negative and unbiased sentiment</w:t>
      </w:r>
      <w:r w:rsidR="0021062B" w:rsidRPr="00714B10">
        <w:rPr>
          <w:rFonts w:ascii="Times New Roman" w:hAnsi="Times New Roman" w:cs="Times New Roman"/>
          <w:sz w:val="24"/>
          <w:szCs w:val="24"/>
        </w:rPr>
        <w:t xml:space="preserve"> </w:t>
      </w:r>
      <w:r w:rsidRPr="00714B10">
        <w:rPr>
          <w:rFonts w:ascii="Times New Roman" w:hAnsi="Times New Roman" w:cs="Times New Roman"/>
          <w:sz w:val="24"/>
          <w:szCs w:val="24"/>
        </w:rPr>
        <w:t>and also create word cloud to find out the most</w:t>
      </w:r>
      <w:r w:rsidR="0021062B" w:rsidRPr="00714B10">
        <w:rPr>
          <w:rFonts w:ascii="Times New Roman" w:hAnsi="Times New Roman" w:cs="Times New Roman"/>
          <w:sz w:val="24"/>
          <w:szCs w:val="24"/>
        </w:rPr>
        <w:t xml:space="preserve"> </w:t>
      </w:r>
      <w:r w:rsidRPr="00714B10">
        <w:rPr>
          <w:rFonts w:ascii="Times New Roman" w:hAnsi="Times New Roman" w:cs="Times New Roman"/>
          <w:sz w:val="24"/>
          <w:szCs w:val="24"/>
        </w:rPr>
        <w:t>frequently used term.</w:t>
      </w:r>
      <w:r w:rsidR="001A793A" w:rsidRPr="00714B10">
        <w:rPr>
          <w:rFonts w:ascii="Times New Roman" w:hAnsi="Times New Roman" w:cs="Times New Roman"/>
          <w:sz w:val="24"/>
          <w:szCs w:val="24"/>
        </w:rPr>
        <w:t xml:space="preserve"> For twitter </w:t>
      </w:r>
      <w:r w:rsidR="0021062B" w:rsidRPr="00714B10">
        <w:rPr>
          <w:rFonts w:ascii="Times New Roman" w:hAnsi="Times New Roman" w:cs="Times New Roman"/>
          <w:sz w:val="24"/>
          <w:szCs w:val="24"/>
        </w:rPr>
        <w:t xml:space="preserve">sentiment, </w:t>
      </w:r>
      <w:r w:rsidR="009A2B6E" w:rsidRPr="00714B10">
        <w:rPr>
          <w:rFonts w:ascii="Times New Roman" w:hAnsi="Times New Roman" w:cs="Times New Roman"/>
          <w:sz w:val="24"/>
          <w:szCs w:val="24"/>
        </w:rPr>
        <w:t>they</w:t>
      </w:r>
      <w:r w:rsidR="001A793A" w:rsidRPr="00714B10">
        <w:rPr>
          <w:rFonts w:ascii="Times New Roman" w:hAnsi="Times New Roman" w:cs="Times New Roman"/>
          <w:sz w:val="24"/>
          <w:szCs w:val="24"/>
        </w:rPr>
        <w:t xml:space="preserve"> assemble models for twitter authentication,</w:t>
      </w:r>
      <w:r w:rsidR="0021062B" w:rsidRPr="00714B10">
        <w:rPr>
          <w:rFonts w:ascii="Times New Roman" w:hAnsi="Times New Roman" w:cs="Times New Roman"/>
          <w:sz w:val="24"/>
          <w:szCs w:val="24"/>
        </w:rPr>
        <w:t xml:space="preserve"> </w:t>
      </w:r>
      <w:r w:rsidR="001A793A" w:rsidRPr="00714B10">
        <w:rPr>
          <w:rFonts w:ascii="Times New Roman" w:hAnsi="Times New Roman" w:cs="Times New Roman"/>
          <w:sz w:val="24"/>
          <w:szCs w:val="24"/>
        </w:rPr>
        <w:t>and then pull the data from twitter</w:t>
      </w:r>
      <w:r w:rsidR="00AC0F4E" w:rsidRPr="00714B10">
        <w:rPr>
          <w:rFonts w:ascii="Times New Roman" w:hAnsi="Times New Roman" w:cs="Times New Roman"/>
          <w:sz w:val="24"/>
          <w:szCs w:val="24"/>
        </w:rPr>
        <w:t xml:space="preserve"> </w:t>
      </w:r>
      <w:r w:rsidR="0021062B" w:rsidRPr="00714B10">
        <w:rPr>
          <w:rFonts w:ascii="Times New Roman" w:hAnsi="Times New Roman" w:cs="Times New Roman"/>
          <w:sz w:val="24"/>
          <w:szCs w:val="24"/>
        </w:rPr>
        <w:t>to</w:t>
      </w:r>
      <w:r w:rsidR="00AC0F4E" w:rsidRPr="00714B10">
        <w:rPr>
          <w:rFonts w:ascii="Times New Roman" w:hAnsi="Times New Roman" w:cs="Times New Roman"/>
          <w:sz w:val="24"/>
          <w:szCs w:val="24"/>
        </w:rPr>
        <w:t xml:space="preserve"> generate word cloud,</w:t>
      </w:r>
      <w:r w:rsidR="00E46127" w:rsidRPr="00714B10">
        <w:rPr>
          <w:rFonts w:ascii="Times New Roman" w:hAnsi="Times New Roman" w:cs="Times New Roman"/>
          <w:sz w:val="24"/>
          <w:szCs w:val="24"/>
        </w:rPr>
        <w:t xml:space="preserve"> they</w:t>
      </w:r>
      <w:r w:rsidR="00AC0F4E" w:rsidRPr="00714B10">
        <w:rPr>
          <w:rFonts w:ascii="Times New Roman" w:hAnsi="Times New Roman" w:cs="Times New Roman"/>
          <w:sz w:val="24"/>
          <w:szCs w:val="24"/>
        </w:rPr>
        <w:t xml:space="preserve"> first use R</w:t>
      </w:r>
      <w:r w:rsidR="0021062B" w:rsidRPr="00714B10">
        <w:rPr>
          <w:rFonts w:ascii="Times New Roman" w:hAnsi="Times New Roman" w:cs="Times New Roman"/>
          <w:sz w:val="24"/>
          <w:szCs w:val="24"/>
        </w:rPr>
        <w:t xml:space="preserve"> </w:t>
      </w:r>
      <w:r w:rsidR="00AC0F4E" w:rsidRPr="00714B10">
        <w:rPr>
          <w:rFonts w:ascii="Times New Roman" w:hAnsi="Times New Roman" w:cs="Times New Roman"/>
          <w:sz w:val="24"/>
          <w:szCs w:val="24"/>
        </w:rPr>
        <w:t>model to authenticate twitter. Then pull twitter data of a famous phone company</w:t>
      </w:r>
      <w:r w:rsidR="0021062B" w:rsidRPr="00714B10">
        <w:rPr>
          <w:rFonts w:ascii="Times New Roman" w:hAnsi="Times New Roman" w:cs="Times New Roman"/>
          <w:sz w:val="24"/>
          <w:szCs w:val="24"/>
        </w:rPr>
        <w:t>.</w:t>
      </w:r>
      <w:r w:rsidR="00DC2032" w:rsidRPr="00714B10">
        <w:rPr>
          <w:rFonts w:ascii="Times New Roman" w:hAnsi="Times New Roman" w:cs="Times New Roman"/>
          <w:sz w:val="24"/>
          <w:szCs w:val="24"/>
        </w:rPr>
        <w:t xml:space="preserve"> A </w:t>
      </w:r>
      <w:r w:rsidR="0021062B" w:rsidRPr="00714B10">
        <w:rPr>
          <w:rFonts w:ascii="Times New Roman" w:hAnsi="Times New Roman" w:cs="Times New Roman"/>
          <w:sz w:val="24"/>
          <w:szCs w:val="24"/>
        </w:rPr>
        <w:t>political figure to analyze sentiment what type of words are being used by him in everyday life to figure out actually what is happening in his mind</w:t>
      </w:r>
      <w:r w:rsidR="00FF62FC" w:rsidRPr="00714B10">
        <w:rPr>
          <w:rFonts w:ascii="Times New Roman" w:hAnsi="Times New Roman" w:cs="Times New Roman"/>
          <w:sz w:val="24"/>
          <w:szCs w:val="24"/>
        </w:rPr>
        <w:t xml:space="preserve"> is used</w:t>
      </w:r>
      <w:r w:rsidR="0021062B" w:rsidRPr="00714B10">
        <w:rPr>
          <w:rFonts w:ascii="Times New Roman" w:hAnsi="Times New Roman" w:cs="Times New Roman"/>
          <w:sz w:val="24"/>
          <w:szCs w:val="24"/>
        </w:rPr>
        <w:t>. R models</w:t>
      </w:r>
      <w:r w:rsidR="00123BD5" w:rsidRPr="00714B10">
        <w:rPr>
          <w:rFonts w:ascii="Times New Roman" w:hAnsi="Times New Roman" w:cs="Times New Roman"/>
          <w:sz w:val="24"/>
          <w:szCs w:val="24"/>
        </w:rPr>
        <w:t xml:space="preserve"> are</w:t>
      </w:r>
      <w:r w:rsidR="0021062B" w:rsidRPr="00714B10">
        <w:rPr>
          <w:rFonts w:ascii="Times New Roman" w:hAnsi="Times New Roman" w:cs="Times New Roman"/>
          <w:sz w:val="24"/>
          <w:szCs w:val="24"/>
        </w:rPr>
        <w:t xml:space="preserve"> basically</w:t>
      </w:r>
      <w:r w:rsidR="00004172" w:rsidRPr="00714B10">
        <w:rPr>
          <w:rFonts w:ascii="Times New Roman" w:hAnsi="Times New Roman" w:cs="Times New Roman"/>
          <w:sz w:val="24"/>
          <w:szCs w:val="24"/>
        </w:rPr>
        <w:t xml:space="preserve"> </w:t>
      </w:r>
      <w:proofErr w:type="gramStart"/>
      <w:r w:rsidR="00004172" w:rsidRPr="00714B10">
        <w:rPr>
          <w:rFonts w:ascii="Times New Roman" w:hAnsi="Times New Roman" w:cs="Times New Roman"/>
          <w:sz w:val="24"/>
          <w:szCs w:val="24"/>
        </w:rPr>
        <w:t xml:space="preserve">to </w:t>
      </w:r>
      <w:r w:rsidR="0021062B" w:rsidRPr="00714B10">
        <w:rPr>
          <w:rFonts w:ascii="Times New Roman" w:hAnsi="Times New Roman" w:cs="Times New Roman"/>
          <w:sz w:val="24"/>
          <w:szCs w:val="24"/>
        </w:rPr>
        <w:t xml:space="preserve"> create</w:t>
      </w:r>
      <w:proofErr w:type="gramEnd"/>
      <w:r w:rsidR="0021062B" w:rsidRPr="00714B10">
        <w:rPr>
          <w:rFonts w:ascii="Times New Roman" w:hAnsi="Times New Roman" w:cs="Times New Roman"/>
          <w:sz w:val="24"/>
          <w:szCs w:val="24"/>
        </w:rPr>
        <w:t xml:space="preserve"> a </w:t>
      </w:r>
      <w:r w:rsidR="0021062B" w:rsidRPr="00714B10">
        <w:rPr>
          <w:rFonts w:ascii="Times New Roman" w:hAnsi="Times New Roman" w:cs="Times New Roman"/>
          <w:sz w:val="24"/>
          <w:szCs w:val="24"/>
        </w:rPr>
        <w:lastRenderedPageBreak/>
        <w:t>graph of positive, negative and neutral words used</w:t>
      </w:r>
      <w:r w:rsidR="00C21B39" w:rsidRPr="00714B10">
        <w:rPr>
          <w:rFonts w:ascii="Times New Roman" w:hAnsi="Times New Roman" w:cs="Times New Roman"/>
          <w:sz w:val="24"/>
          <w:szCs w:val="24"/>
        </w:rPr>
        <w:t xml:space="preserve"> </w:t>
      </w:r>
      <w:r w:rsidR="0021062B" w:rsidRPr="00714B10">
        <w:rPr>
          <w:rFonts w:ascii="Times New Roman" w:hAnsi="Times New Roman" w:cs="Times New Roman"/>
          <w:sz w:val="24"/>
          <w:szCs w:val="24"/>
        </w:rPr>
        <w:t>by the twitter user.</w:t>
      </w:r>
      <w:r w:rsidR="008A4C35" w:rsidRPr="00714B10">
        <w:rPr>
          <w:rFonts w:ascii="Times New Roman" w:hAnsi="Times New Roman" w:cs="Times New Roman"/>
          <w:sz w:val="24"/>
          <w:szCs w:val="24"/>
        </w:rPr>
        <w:t xml:space="preserve"> The challenges mentioned include, there are dozens of destinations with no less than one hundred thousand enlisted clients, and numerous more special guests, Real time analysis through social media is a serious challenge.</w:t>
      </w:r>
      <w:r w:rsidR="00A64A2F" w:rsidRPr="00714B10">
        <w:rPr>
          <w:rFonts w:ascii="Times New Roman" w:hAnsi="Times New Roman" w:cs="Times New Roman"/>
          <w:sz w:val="24"/>
          <w:szCs w:val="24"/>
        </w:rPr>
        <w:fldChar w:fldCharType="begin" w:fldLock="1"/>
      </w:r>
      <w:r w:rsidR="00E86005" w:rsidRPr="00714B10">
        <w:rPr>
          <w:rFonts w:ascii="Times New Roman" w:hAnsi="Times New Roman" w:cs="Times New Roman"/>
          <w:sz w:val="24"/>
          <w:szCs w:val="24"/>
        </w:rPr>
        <w:instrText>ADDIN CSL_CITATION {"citationItems":[{"id":"ITEM-1","itemData":{"DOI":"10.12948/issn14531305/22.1.2018.03","ISSN":"14531305","abstract":"Apparently, word clouds have grown as a clear and appealing illustration or visualization strategy in terms of text. Word clouds are used as a part of various settings as a way to give a diagram by cleansing text throughout those words that come up with most frequently. Generally, this is performed constantly as an unadulterated text outline. In any case, that there is a bigger capability to this basic yet intense visualization worldview in text analytics. In this work, we investigate the adequacy of word clouds for general text analysis errands and also analyze the tweets to find out the sentiment and also discuss the legal aspects of text mining. We used R software to pull twitter data which depends altogether on word cloud as a visualization technique and also with the help of positive and negative words to determine the user sentiment. We indicate how this approach can be viably used to explain text analysis tasks and assess it in a qualitative user research.","author":[{"dropping-particle":"","family":"KABIR","given":"Ahmed Imran","non-dropping-particle":"","parse-names":false,"suffix":""},{"dropping-particle":"","family":"KARIM","given":"Ridoan","non-dropping-particle":"","parse-names":false,"suffix":""},{"dropping-particle":"","family":"NEWAZ","given":"Shah","non-dropping-particle":"","parse-names":false,"suffix":""},{"dropping-particle":"","family":"HOSSAIN","given":"Muhammad Istiaque","non-dropping-particle":"","parse-names":false,"suffix":""}],"container-title":"Informatica Economica","id":"ITEM-1","issue":"1/2018","issued":{"date-parts":[["2018"]]},"page":"25-38","title":"The Power of Social Media Analytics: Text Analytics Based on Sentiment Analysis and Word Clouds on R","type":"article-journal","volume":"22"},"uris":["http://www.mendeley.com/documents/?uuid=6e06ea27-9538-49db-bce4-d8b524e8ffc5"]}],"mendeley":{"formattedCitation":"[2]","plainTextFormattedCitation":"[2]","previouslyFormattedCitation":"[2]"},"properties":{"noteIndex":0},"schema":"https://github.com/citation-style-language/schema/raw/master/csl-citation.json"}</w:instrText>
      </w:r>
      <w:r w:rsidR="00A64A2F" w:rsidRPr="00714B10">
        <w:rPr>
          <w:rFonts w:ascii="Times New Roman" w:hAnsi="Times New Roman" w:cs="Times New Roman"/>
          <w:sz w:val="24"/>
          <w:szCs w:val="24"/>
        </w:rPr>
        <w:fldChar w:fldCharType="separate"/>
      </w:r>
      <w:r w:rsidR="00A64A2F" w:rsidRPr="00714B10">
        <w:rPr>
          <w:rFonts w:ascii="Times New Roman" w:hAnsi="Times New Roman" w:cs="Times New Roman"/>
          <w:noProof/>
          <w:sz w:val="24"/>
          <w:szCs w:val="24"/>
        </w:rPr>
        <w:t>[2]</w:t>
      </w:r>
      <w:r w:rsidR="00A64A2F" w:rsidRPr="00714B10">
        <w:rPr>
          <w:rFonts w:ascii="Times New Roman" w:hAnsi="Times New Roman" w:cs="Times New Roman"/>
          <w:sz w:val="24"/>
          <w:szCs w:val="24"/>
        </w:rPr>
        <w:fldChar w:fldCharType="end"/>
      </w:r>
    </w:p>
    <w:p w14:paraId="428CC8EC" w14:textId="74A2EC19" w:rsidR="008B5822" w:rsidRPr="00714B10" w:rsidRDefault="008B5822" w:rsidP="008B5822">
      <w:pPr>
        <w:autoSpaceDE w:val="0"/>
        <w:autoSpaceDN w:val="0"/>
        <w:adjustRightInd w:val="0"/>
        <w:spacing w:after="0" w:line="240" w:lineRule="auto"/>
        <w:rPr>
          <w:rFonts w:ascii="Times New Roman" w:hAnsi="Times New Roman" w:cs="Times New Roman"/>
          <w:sz w:val="24"/>
          <w:szCs w:val="24"/>
        </w:rPr>
      </w:pPr>
      <w:r w:rsidRPr="00714B10">
        <w:rPr>
          <w:rFonts w:ascii="Times New Roman" w:hAnsi="Times New Roman" w:cs="Times New Roman"/>
          <w:sz w:val="24"/>
          <w:szCs w:val="24"/>
        </w:rPr>
        <w:t>Despite all these challenges, new analytics</w:t>
      </w:r>
      <w:r w:rsidR="00885032" w:rsidRPr="00714B10">
        <w:rPr>
          <w:rFonts w:ascii="Times New Roman" w:hAnsi="Times New Roman" w:cs="Times New Roman"/>
          <w:sz w:val="24"/>
          <w:szCs w:val="24"/>
        </w:rPr>
        <w:t xml:space="preserve"> </w:t>
      </w:r>
      <w:r w:rsidRPr="00714B10">
        <w:rPr>
          <w:rFonts w:ascii="Times New Roman" w:hAnsi="Times New Roman" w:cs="Times New Roman"/>
          <w:sz w:val="24"/>
          <w:szCs w:val="24"/>
        </w:rPr>
        <w:t>tools with enough time can bring out</w:t>
      </w:r>
      <w:r w:rsidR="00885032" w:rsidRPr="00714B10">
        <w:rPr>
          <w:rFonts w:ascii="Times New Roman" w:hAnsi="Times New Roman" w:cs="Times New Roman"/>
          <w:sz w:val="24"/>
          <w:szCs w:val="24"/>
        </w:rPr>
        <w:t xml:space="preserve"> </w:t>
      </w:r>
      <w:r w:rsidRPr="00714B10">
        <w:rPr>
          <w:rFonts w:ascii="Times New Roman" w:hAnsi="Times New Roman" w:cs="Times New Roman"/>
          <w:sz w:val="24"/>
          <w:szCs w:val="24"/>
        </w:rPr>
        <w:t>meaningful</w:t>
      </w:r>
      <w:r w:rsidR="00885032" w:rsidRPr="00714B10">
        <w:rPr>
          <w:rFonts w:ascii="Times New Roman" w:hAnsi="Times New Roman" w:cs="Times New Roman"/>
          <w:sz w:val="24"/>
          <w:szCs w:val="24"/>
        </w:rPr>
        <w:t xml:space="preserve"> </w:t>
      </w:r>
      <w:r w:rsidRPr="00714B10">
        <w:rPr>
          <w:rFonts w:ascii="Times New Roman" w:hAnsi="Times New Roman" w:cs="Times New Roman"/>
          <w:sz w:val="24"/>
          <w:szCs w:val="24"/>
        </w:rPr>
        <w:t>comments and analysis across</w:t>
      </w:r>
      <w:r w:rsidR="00885032" w:rsidRPr="00714B10">
        <w:rPr>
          <w:rFonts w:ascii="Times New Roman" w:hAnsi="Times New Roman" w:cs="Times New Roman"/>
          <w:sz w:val="24"/>
          <w:szCs w:val="24"/>
        </w:rPr>
        <w:t xml:space="preserve"> </w:t>
      </w:r>
      <w:r w:rsidRPr="00714B10">
        <w:rPr>
          <w:rFonts w:ascii="Times New Roman" w:hAnsi="Times New Roman" w:cs="Times New Roman"/>
          <w:sz w:val="24"/>
          <w:szCs w:val="24"/>
        </w:rPr>
        <w:t>various social media sites</w:t>
      </w:r>
      <w:r w:rsidR="00A64A2F" w:rsidRPr="00714B10">
        <w:rPr>
          <w:rFonts w:ascii="Times New Roman" w:hAnsi="Times New Roman" w:cs="Times New Roman"/>
          <w:sz w:val="24"/>
          <w:szCs w:val="24"/>
        </w:rPr>
        <w:t xml:space="preserve"> that can </w:t>
      </w:r>
      <w:proofErr w:type="spellStart"/>
      <w:r w:rsidR="00A64A2F" w:rsidRPr="00714B10">
        <w:rPr>
          <w:rFonts w:ascii="Times New Roman" w:hAnsi="Times New Roman" w:cs="Times New Roman"/>
          <w:sz w:val="24"/>
          <w:szCs w:val="24"/>
        </w:rPr>
        <w:t>classfy</w:t>
      </w:r>
      <w:proofErr w:type="spellEnd"/>
      <w:r w:rsidR="00A64A2F" w:rsidRPr="00714B10">
        <w:rPr>
          <w:rFonts w:ascii="Times New Roman" w:hAnsi="Times New Roman" w:cs="Times New Roman"/>
          <w:sz w:val="24"/>
          <w:szCs w:val="24"/>
        </w:rPr>
        <w:t xml:space="preserve"> the reactions as </w:t>
      </w:r>
      <w:r w:rsidR="001A0C54" w:rsidRPr="00714B10">
        <w:rPr>
          <w:rFonts w:ascii="Times New Roman" w:hAnsi="Times New Roman" w:cs="Times New Roman"/>
          <w:sz w:val="24"/>
          <w:szCs w:val="24"/>
        </w:rPr>
        <w:t>positive, negative</w:t>
      </w:r>
      <w:r w:rsidR="00A64A2F" w:rsidRPr="00714B10">
        <w:rPr>
          <w:rFonts w:ascii="Times New Roman" w:hAnsi="Times New Roman" w:cs="Times New Roman"/>
          <w:sz w:val="24"/>
          <w:szCs w:val="24"/>
        </w:rPr>
        <w:t xml:space="preserve"> and neutral.</w:t>
      </w:r>
    </w:p>
    <w:p w14:paraId="7EC4E604" w14:textId="62B919B8" w:rsidR="00F3487B" w:rsidRPr="00714B10" w:rsidRDefault="00F3487B" w:rsidP="0021062B">
      <w:pPr>
        <w:autoSpaceDE w:val="0"/>
        <w:autoSpaceDN w:val="0"/>
        <w:adjustRightInd w:val="0"/>
        <w:spacing w:after="0" w:line="240" w:lineRule="auto"/>
        <w:rPr>
          <w:rFonts w:ascii="Times New Roman" w:hAnsi="Times New Roman" w:cs="Times New Roman"/>
          <w:sz w:val="24"/>
          <w:szCs w:val="24"/>
        </w:rPr>
      </w:pPr>
    </w:p>
    <w:p w14:paraId="6A768CEF" w14:textId="77777777" w:rsidR="00FD0E7A" w:rsidRPr="00714B10" w:rsidRDefault="00FD0E7A" w:rsidP="00FD0E7A">
      <w:pPr>
        <w:pStyle w:val="Default"/>
      </w:pPr>
    </w:p>
    <w:p w14:paraId="3FC076BF" w14:textId="1FC7B50D" w:rsidR="00140D98" w:rsidRPr="00714B10" w:rsidRDefault="00FD0E7A" w:rsidP="00140D98">
      <w:pPr>
        <w:autoSpaceDE w:val="0"/>
        <w:autoSpaceDN w:val="0"/>
        <w:adjustRightInd w:val="0"/>
        <w:spacing w:after="0" w:line="240" w:lineRule="auto"/>
        <w:rPr>
          <w:rFonts w:ascii="Times New Roman" w:hAnsi="Times New Roman" w:cs="Times New Roman"/>
          <w:b/>
          <w:bCs/>
          <w:sz w:val="24"/>
          <w:szCs w:val="24"/>
        </w:rPr>
      </w:pPr>
      <w:r w:rsidRPr="00714B10">
        <w:rPr>
          <w:rFonts w:ascii="Times New Roman" w:hAnsi="Times New Roman" w:cs="Times New Roman"/>
          <w:sz w:val="24"/>
          <w:szCs w:val="24"/>
        </w:rPr>
        <w:t xml:space="preserve"> </w:t>
      </w:r>
      <w:r w:rsidRPr="00714B10">
        <w:rPr>
          <w:rFonts w:ascii="Times New Roman" w:hAnsi="Times New Roman" w:cs="Times New Roman"/>
          <w:b/>
          <w:bCs/>
          <w:sz w:val="24"/>
          <w:szCs w:val="24"/>
        </w:rPr>
        <w:t xml:space="preserve">Sentiment Analysis for Indian </w:t>
      </w:r>
      <w:r w:rsidR="00F66C91" w:rsidRPr="00714B10">
        <w:rPr>
          <w:rFonts w:ascii="Times New Roman" w:hAnsi="Times New Roman" w:cs="Times New Roman"/>
          <w:b/>
          <w:bCs/>
          <w:sz w:val="24"/>
          <w:szCs w:val="24"/>
        </w:rPr>
        <w:t>Code-Mixed</w:t>
      </w:r>
      <w:r w:rsidRPr="00714B10">
        <w:rPr>
          <w:rFonts w:ascii="Times New Roman" w:hAnsi="Times New Roman" w:cs="Times New Roman"/>
          <w:b/>
          <w:bCs/>
          <w:sz w:val="24"/>
          <w:szCs w:val="24"/>
        </w:rPr>
        <w:t xml:space="preserve"> Social Media Texts</w:t>
      </w:r>
    </w:p>
    <w:p w14:paraId="6CFB86E8" w14:textId="654AE639" w:rsidR="0087315A" w:rsidRPr="00714B10" w:rsidRDefault="00140D98" w:rsidP="000F092E">
      <w:pPr>
        <w:pStyle w:val="Default"/>
      </w:pPr>
      <w:r w:rsidRPr="00714B10">
        <w:t xml:space="preserve">This paper reports about work in the NLP Tool Contest, shared task on Sentiment Analysis for Indian Languages (SAIL) (code mixed). To implement the system, they used a machine learning </w:t>
      </w:r>
      <w:proofErr w:type="spellStart"/>
      <w:r w:rsidRPr="00714B10">
        <w:t>algo-rithm</w:t>
      </w:r>
      <w:proofErr w:type="spellEnd"/>
      <w:r w:rsidRPr="00714B10">
        <w:t xml:space="preserve"> called Multinomial Naïve Bayes trained using n-gram and </w:t>
      </w:r>
      <w:proofErr w:type="spellStart"/>
      <w:r w:rsidRPr="00714B10">
        <w:t>SentiWordnet</w:t>
      </w:r>
      <w:proofErr w:type="spellEnd"/>
      <w:r w:rsidRPr="00714B10">
        <w:t xml:space="preserve"> features. </w:t>
      </w:r>
      <w:r w:rsidR="00C8409B" w:rsidRPr="00714B10">
        <w:t>they</w:t>
      </w:r>
      <w:r w:rsidRPr="00714B10">
        <w:t xml:space="preserve"> used a small </w:t>
      </w:r>
      <w:proofErr w:type="spellStart"/>
      <w:r w:rsidRPr="00714B10">
        <w:t>SentiWordnet</w:t>
      </w:r>
      <w:proofErr w:type="spellEnd"/>
      <w:r w:rsidRPr="00714B10">
        <w:t xml:space="preserve"> for </w:t>
      </w:r>
      <w:proofErr w:type="spellStart"/>
      <w:r w:rsidRPr="00714B10">
        <w:t>Eng-lish</w:t>
      </w:r>
      <w:proofErr w:type="spellEnd"/>
      <w:r w:rsidRPr="00714B10">
        <w:t xml:space="preserve"> and a small </w:t>
      </w:r>
      <w:proofErr w:type="spellStart"/>
      <w:r w:rsidRPr="00714B10">
        <w:t>SentiWordnet</w:t>
      </w:r>
      <w:proofErr w:type="spellEnd"/>
      <w:r w:rsidRPr="00714B10">
        <w:t xml:space="preserve"> for Bengali. But </w:t>
      </w:r>
      <w:r w:rsidR="00C8409B" w:rsidRPr="00714B10">
        <w:t>they</w:t>
      </w:r>
      <w:r w:rsidRPr="00714B10">
        <w:t xml:space="preserve"> </w:t>
      </w:r>
      <w:r w:rsidR="005C00CF" w:rsidRPr="00714B10">
        <w:t>never</w:t>
      </w:r>
      <w:r w:rsidRPr="00714B10">
        <w:t xml:space="preserve"> used any </w:t>
      </w:r>
      <w:proofErr w:type="spellStart"/>
      <w:r w:rsidRPr="00714B10">
        <w:t>SentiWordnet</w:t>
      </w:r>
      <w:proofErr w:type="spellEnd"/>
      <w:r w:rsidRPr="00714B10">
        <w:t xml:space="preserve"> for Hindi language. </w:t>
      </w:r>
      <w:r w:rsidR="00A42DD2" w:rsidRPr="00714B10">
        <w:t>The system was tested</w:t>
      </w:r>
      <w:r w:rsidRPr="00714B10">
        <w:t xml:space="preserve"> on Hindi-English and Bengali-English </w:t>
      </w:r>
      <w:r w:rsidR="005D31C3" w:rsidRPr="00714B10">
        <w:t>code-mixed</w:t>
      </w:r>
      <w:r w:rsidRPr="00714B10">
        <w:t xml:space="preserve"> social media data sets released for the contest</w:t>
      </w:r>
      <w:r w:rsidR="00393F09" w:rsidRPr="00714B10">
        <w:t>.</w:t>
      </w:r>
      <w:r w:rsidR="0087315A" w:rsidRPr="00714B10">
        <w:t xml:space="preserve"> </w:t>
      </w:r>
    </w:p>
    <w:p w14:paraId="4F29FA4F" w14:textId="1D40D3FD" w:rsidR="0087315A" w:rsidRPr="00714B10" w:rsidRDefault="0087315A" w:rsidP="00D7399F">
      <w:pPr>
        <w:pStyle w:val="Default"/>
      </w:pPr>
      <w:r w:rsidRPr="00714B10">
        <w:t xml:space="preserve">The data used included Bengali-English </w:t>
      </w:r>
      <w:r w:rsidR="00631599" w:rsidRPr="00714B10">
        <w:t>code-mixed</w:t>
      </w:r>
      <w:r w:rsidRPr="00714B10">
        <w:t xml:space="preserve"> social media texts which are basically tweets and containing Hindi-English </w:t>
      </w:r>
      <w:proofErr w:type="gramStart"/>
      <w:r w:rsidRPr="00714B10">
        <w:t>code mixed</w:t>
      </w:r>
      <w:proofErr w:type="gramEnd"/>
      <w:r w:rsidRPr="00714B10">
        <w:t xml:space="preserve"> social media texts of similar kind.</w:t>
      </w:r>
      <w:r w:rsidR="00D7399F" w:rsidRPr="00714B10">
        <w:t xml:space="preserve"> The training tweets were labeled with three labels- positive, negative and neutral</w:t>
      </w:r>
      <w:r w:rsidR="004A4AEF" w:rsidRPr="00714B10">
        <w:t>.</w:t>
      </w:r>
      <w:r w:rsidR="00E86005" w:rsidRPr="00714B10">
        <w:fldChar w:fldCharType="begin" w:fldLock="1"/>
      </w:r>
      <w:r w:rsidR="00E86005" w:rsidRPr="00714B10">
        <w:instrText>ADDIN CSL_CITATION {"citationItems":[{"id":"ITEM-1","itemData":{"abstract":"This paper reports about our work in the NLP Tool Contest @ICON-2017, shared task on Sentiment Analysis for Indian Languages (SAIL) (code mixed). To implement our system, we have used a machine learning algo-rithm called Multinomial Na\\\"ive Bayes trained using n-gram and SentiWordnet features. We have also used a small SentiWordnet for English and a small SentiWordnet for Bengali. But we have not used any SentiWordnet for Hindi language. We have tested our system on Hindi-English and Bengali-English code mixed social media data sets released for the contest. The performance of our system is very close to the best system participated in the contest. For both Bengali-English and Hindi-English runs, our system was ranked at the 3rd position out of all submitted runs and awarded the 3rd prize in the contest.","author":[{"dropping-particle":"","family":"Sarkar","given":"Kamal","non-dropping-particle":"","parse-names":false,"suffix":""}],"id":"ITEM-1","issued":{"date-parts":[["2018"]]},"title":"JU_KS@SAIL_CodeMixed-2017: Sentiment Analysis for Indian Code Mixed Social Media Texts","type":"article-journal"},"uris":["http://www.mendeley.com/documents/?uuid=84d8f672-9a5a-4cdd-9396-dd7c68b42000"]}],"mendeley":{"formattedCitation":"[3]","plainTextFormattedCitation":"[3]"},"properties":{"noteIndex":0},"schema":"https://github.com/citation-style-language/schema/raw/master/csl-citation.json"}</w:instrText>
      </w:r>
      <w:r w:rsidR="00E86005" w:rsidRPr="00714B10">
        <w:fldChar w:fldCharType="separate"/>
      </w:r>
      <w:r w:rsidR="00E86005" w:rsidRPr="00714B10">
        <w:rPr>
          <w:noProof/>
        </w:rPr>
        <w:t>[3]</w:t>
      </w:r>
      <w:r w:rsidR="00E86005" w:rsidRPr="00714B10">
        <w:fldChar w:fldCharType="end"/>
      </w:r>
    </w:p>
    <w:sectPr w:rsidR="0087315A" w:rsidRPr="00714B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7720"/>
    <w:rsid w:val="00004172"/>
    <w:rsid w:val="00013F6D"/>
    <w:rsid w:val="0005372E"/>
    <w:rsid w:val="000A3CB3"/>
    <w:rsid w:val="000F092E"/>
    <w:rsid w:val="00123BD5"/>
    <w:rsid w:val="0012603F"/>
    <w:rsid w:val="00140D98"/>
    <w:rsid w:val="001A0C54"/>
    <w:rsid w:val="001A793A"/>
    <w:rsid w:val="001C2454"/>
    <w:rsid w:val="0021062B"/>
    <w:rsid w:val="00235E31"/>
    <w:rsid w:val="00292DC9"/>
    <w:rsid w:val="002A7720"/>
    <w:rsid w:val="002F1BCF"/>
    <w:rsid w:val="00366DF7"/>
    <w:rsid w:val="00393F09"/>
    <w:rsid w:val="003B27ED"/>
    <w:rsid w:val="003C5E6A"/>
    <w:rsid w:val="004A4AEF"/>
    <w:rsid w:val="004A7012"/>
    <w:rsid w:val="004C11B3"/>
    <w:rsid w:val="00541509"/>
    <w:rsid w:val="00560407"/>
    <w:rsid w:val="005C00CF"/>
    <w:rsid w:val="005D00A0"/>
    <w:rsid w:val="005D31C3"/>
    <w:rsid w:val="005E2233"/>
    <w:rsid w:val="00631599"/>
    <w:rsid w:val="0063238D"/>
    <w:rsid w:val="006A3D9F"/>
    <w:rsid w:val="006E00F5"/>
    <w:rsid w:val="006F33C2"/>
    <w:rsid w:val="006F6523"/>
    <w:rsid w:val="00714B10"/>
    <w:rsid w:val="007210B5"/>
    <w:rsid w:val="00784677"/>
    <w:rsid w:val="0087315A"/>
    <w:rsid w:val="00883A27"/>
    <w:rsid w:val="00885032"/>
    <w:rsid w:val="008A2444"/>
    <w:rsid w:val="008A4C35"/>
    <w:rsid w:val="008B5822"/>
    <w:rsid w:val="008C6A9F"/>
    <w:rsid w:val="008F377D"/>
    <w:rsid w:val="009714D9"/>
    <w:rsid w:val="009A2B6E"/>
    <w:rsid w:val="00A42DD2"/>
    <w:rsid w:val="00A64A2F"/>
    <w:rsid w:val="00AC0F4E"/>
    <w:rsid w:val="00B87AC7"/>
    <w:rsid w:val="00BB5168"/>
    <w:rsid w:val="00BB7456"/>
    <w:rsid w:val="00C21B39"/>
    <w:rsid w:val="00C343DD"/>
    <w:rsid w:val="00C418DA"/>
    <w:rsid w:val="00C8409B"/>
    <w:rsid w:val="00CE7855"/>
    <w:rsid w:val="00D03265"/>
    <w:rsid w:val="00D51159"/>
    <w:rsid w:val="00D7399F"/>
    <w:rsid w:val="00DA6523"/>
    <w:rsid w:val="00DC2032"/>
    <w:rsid w:val="00E140F3"/>
    <w:rsid w:val="00E171E5"/>
    <w:rsid w:val="00E46127"/>
    <w:rsid w:val="00E5220A"/>
    <w:rsid w:val="00E86005"/>
    <w:rsid w:val="00E96B23"/>
    <w:rsid w:val="00EC65F1"/>
    <w:rsid w:val="00ED3E2A"/>
    <w:rsid w:val="00F07FEC"/>
    <w:rsid w:val="00F3487B"/>
    <w:rsid w:val="00F63C21"/>
    <w:rsid w:val="00F66C91"/>
    <w:rsid w:val="00FD0E7A"/>
    <w:rsid w:val="00FF62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6F8FB8"/>
  <w15:chartTrackingRefBased/>
  <w15:docId w15:val="{E1D599D1-3DA5-455C-BB75-B96726151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E171E5"/>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1AB5C-C78D-40E5-BC40-8B4064877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2</Pages>
  <Words>1388</Words>
  <Characters>7914</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za</dc:creator>
  <cp:keywords/>
  <dc:description/>
  <cp:lastModifiedBy>hamza</cp:lastModifiedBy>
  <cp:revision>88</cp:revision>
  <dcterms:created xsi:type="dcterms:W3CDTF">2018-10-22T07:33:00Z</dcterms:created>
  <dcterms:modified xsi:type="dcterms:W3CDTF">2018-10-22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e651f4-61a2-32da-807a-98f01d7b675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